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OLABISI DAMILOLA CHRISTIANA</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0</w:t>
      </w:r>
      <w:r>
        <w:rPr>
          <w:rFonts w:cs="Tahoma" w:hAnsi="Tahoma"/>
          <w:b/>
          <w:bCs/>
          <w:color w:val="000000"/>
          <w:sz w:val="36"/>
          <w:szCs w:val="26"/>
          <w:lang w:val="en-US"/>
        </w:rPr>
        <w:t>73</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OLABISI DAMILOLA CHRISTIANA</w:t>
      </w:r>
      <w:r>
        <w:rPr>
          <w:b/>
          <w:color w:val="000000"/>
          <w:sz w:val="24"/>
          <w:szCs w:val="24"/>
        </w:rPr>
        <w:t xml:space="preserve"> ND</w:t>
      </w:r>
      <w:r>
        <w:rPr>
          <w:b/>
          <w:color w:val="000000"/>
          <w:sz w:val="24"/>
          <w:szCs w:val="24"/>
        </w:rPr>
        <w:t>/23/SLT/PT/OO</w:t>
      </w:r>
      <w:r>
        <w:rPr>
          <w:b/>
          <w:color w:val="000000"/>
          <w:sz w:val="24"/>
          <w:szCs w:val="24"/>
          <w:lang w:val="en-US"/>
        </w:rPr>
        <w:t>73,</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rPr>
          <w:rFonts w:ascii="Times New Roman" w:hAnsi="Times New Roman"/>
          <w:color w:val="000000"/>
          <w:sz w:val="24"/>
          <w:szCs w:val="24"/>
        </w:rPr>
      </w:pP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 xml:space="preserve">This project is dedicated to Almighty God, the beneficent, the most merciful who has been supplying me with abundance wisdom, knowledge, </w:t>
      </w:r>
      <w:r>
        <w:rPr>
          <w:rFonts w:ascii="Times New Roman" w:hAnsi="Times New Roman"/>
          <w:color w:val="000000"/>
          <w:sz w:val="26"/>
          <w:szCs w:val="24"/>
        </w:rPr>
        <w:t>understanding</w:t>
      </w:r>
      <w:r>
        <w:rPr>
          <w:rFonts w:ascii="Times New Roman" w:hAnsi="Times New Roman"/>
          <w:color w:val="000000"/>
          <w:sz w:val="26"/>
          <w:szCs w:val="24"/>
        </w:rPr>
        <w:t xml:space="preserve"> and for his love, kindness, favor, grace and mercy over me throughout this course of study and for giving me the privilege and strength to successfully complete this course.</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I give glory to God Almighty for the guidance, strength, and wisdom He has bestowed upon me throughout my journey. I am grateful for His divine presence in my life, which has enabled me to overcome challenges and achieve my goals.</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 xml:space="preserve">I would like to express my sincere gratitude to my supervisor, Dr. Mrs. Hassan I.R. for her invaluable guidance, support, and expertise. Her constructive feedback, encouragement, and patience have been instrumental in shaping my work, and I am thankful for the opportunity to learn from her.I also wish to extend my appreciation to Mrs. Njoku, for all the  support may almighty God grant you continued success, good health, and prosperity.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 xml:space="preserve"> I would also like to appreciate the HOD (Dr. Usman. A/Departmental Coordinator (Mr lukman I. R)  there leadership, facilitation, and support. there  dedication to the department and commitment to excellence have created an environment conducive to learning and growth.</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To my beloved parents, Mr. and Mrs.Olabisi, I am deeply grateful for their unwavering love, support, and encouragement. Their sacrifices, prayers, and words of encouragement have been a constant source of motivation and inspiration.</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To my brothers, I appreciate their love, camaraderie, and support. Their presence in my life has made my journey more meaningful and enjoyable.</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I would also like to thank my colleagues for their help, encouragement, and companionship. Their friendship has enriched my life, and I am grateful for the memories we have shared.</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 xml:space="preserve">I would also like to thank my friends for their support and encouragement during this project </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r>
        <w:rPr>
          <w:rFonts w:ascii="Times New Roman" w:hAnsi="Times New Roman"/>
          <w:b/>
          <w:bCs/>
          <w:color w:val="000000"/>
          <w:kern w:val="36"/>
          <w:sz w:val="26"/>
          <w:szCs w:val="28"/>
          <w:lang w:val="en-US"/>
        </w:rPr>
        <w:t>Thank you all for being part of my journey. May God bless you abundantly.</w:t>
      </w: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Cambria">
    <w:altName w:val="Cambria"/>
    <w:panose1 w:val="02040503050004030204"/>
    <w:charset w:val="00"/>
    <w:family w:val="roman"/>
    <w:pitch w:val="variable"/>
    <w:sig w:usb0="E00002FF" w:usb1="400004FF" w:usb2="00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Arial">
    <w:altName w:val="Arial"/>
    <w:panose1 w:val="020b0604020002020204"/>
    <w:charset w:val="00"/>
    <w:family w:val="swiss"/>
    <w:pitch w:val="variable"/>
    <w:sig w:usb0="E0002AFF" w:usb1="C0007843"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mbria Math">
    <w:altName w:val="Cambria Math"/>
    <w:panose1 w:val="02040503050004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8d21a0d4-912a-4a35-9897-49ce5997dec9"/>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b971cf70-8d33-4dbf-a8fe-0fb856d2cb6b"/>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3d7ef0ac-4255-4386-8ee6-d5993bc87f76"/>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65ea2ad2-e2bb-4ed7-9e59-aa0251f6c57e"/>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7757c16a-825c-4b20-be0e-1327f830c3b1"/>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5036</Words>
  <Pages>95</Pages>
  <Characters>81361</Characters>
  <Application>WPS Office</Application>
  <DocSecurity>0</DocSecurity>
  <Paragraphs>1054</Paragraphs>
  <ScaleCrop>false</ScaleCrop>
  <LinksUpToDate>false</LinksUpToDate>
  <CharactersWithSpaces>98786</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7-25T13:34:59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923ddab120949feb950efceabf72b9b</vt:lpwstr>
  </property>
</Properties>
</file>